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DE28C" w14:textId="77777777" w:rsidR="001B4786" w:rsidRPr="001B4786" w:rsidRDefault="001B4786" w:rsidP="00A3386B">
      <w:pPr>
        <w:spacing w:line="480" w:lineRule="auto"/>
        <w:rPr>
          <w:rFonts w:cstheme="minorHAnsi"/>
          <w:b/>
          <w:sz w:val="20"/>
          <w:szCs w:val="20"/>
        </w:rPr>
      </w:pPr>
    </w:p>
    <w:p w14:paraId="10D03714" w14:textId="750B946D" w:rsidR="00B728F9" w:rsidRPr="00642BD4" w:rsidRDefault="00CA6AD1" w:rsidP="00CA6AD1">
      <w:pPr>
        <w:pStyle w:val="ListParagraph"/>
        <w:numPr>
          <w:ilvl w:val="0"/>
          <w:numId w:val="1"/>
        </w:numPr>
        <w:rPr>
          <w:strike/>
        </w:rPr>
      </w:pPr>
      <w:r w:rsidRPr="00642BD4">
        <w:rPr>
          <w:strike/>
        </w:rP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4783119"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5200695E" w14:textId="2E74365A" w:rsidR="00DB55E0" w:rsidRPr="00642BD4" w:rsidRDefault="00DB55E0" w:rsidP="00CA6AD1">
      <w:pPr>
        <w:pStyle w:val="ListParagraph"/>
        <w:numPr>
          <w:ilvl w:val="1"/>
          <w:numId w:val="1"/>
        </w:numPr>
        <w:rPr>
          <w:strike/>
        </w:rPr>
      </w:pPr>
      <w:r w:rsidRPr="00642BD4">
        <w:rPr>
          <w:strike/>
        </w:rPr>
        <w:t xml:space="preserve">Interpretation can be direct or indirect. </w:t>
      </w:r>
    </w:p>
    <w:p w14:paraId="3B55F6C8" w14:textId="36D08641" w:rsidR="00DB55E0" w:rsidRPr="00642BD4" w:rsidRDefault="00DB55E0" w:rsidP="00DB55E0">
      <w:pPr>
        <w:pStyle w:val="ListParagraph"/>
        <w:numPr>
          <w:ilvl w:val="2"/>
          <w:numId w:val="1"/>
        </w:numPr>
        <w:rPr>
          <w:strike/>
        </w:rPr>
      </w:pPr>
      <w:r w:rsidRPr="00642BD4">
        <w:rPr>
          <w:strike/>
        </w:rPr>
        <w:t xml:space="preserve">Indirect: a TF in Botrytis may control a pathway for a secreted toxin, altering A. thaliana expression. Interpretation dependent on genes linked to variation in TF genes. </w:t>
      </w:r>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Pr="003B1C0D" w:rsidRDefault="008F133F" w:rsidP="008F133F">
      <w:pPr>
        <w:rPr>
          <w:strike/>
        </w:rPr>
      </w:pPr>
      <w:bookmarkStart w:id="0" w:name="_GoBack"/>
      <w:r w:rsidRPr="003B1C0D">
        <w:rPr>
          <w:strike/>
        </w:rPr>
        <w:t>From Guo et al. 2017</w:t>
      </w:r>
    </w:p>
    <w:bookmarkEnd w:id="0"/>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Pr="00E7774E" w:rsidRDefault="008F133F" w:rsidP="00834452">
      <w:pPr>
        <w:pStyle w:val="ListParagraph"/>
        <w:numPr>
          <w:ilvl w:val="1"/>
          <w:numId w:val="3"/>
        </w:numPr>
        <w:rPr>
          <w:strike/>
        </w:rPr>
      </w:pPr>
      <w:r w:rsidRPr="00E7774E">
        <w:rPr>
          <w:strike/>
        </w:rPr>
        <w:t>DNA polymorphisms alter protein structure, causing phenotypic effects. This can include the trait of gene expression.</w:t>
      </w:r>
    </w:p>
    <w:p w14:paraId="642F3584" w14:textId="1EF9502D" w:rsidR="008F133F" w:rsidRPr="00E7774E" w:rsidRDefault="008F133F" w:rsidP="00834452">
      <w:pPr>
        <w:pStyle w:val="ListParagraph"/>
        <w:numPr>
          <w:ilvl w:val="1"/>
          <w:numId w:val="3"/>
        </w:numPr>
        <w:rPr>
          <w:strike/>
        </w:rPr>
      </w:pPr>
      <w:r w:rsidRPr="00E7774E">
        <w:rPr>
          <w:strike/>
        </w:rPr>
        <w:t>Gene expression variation alters phenotype.</w:t>
      </w:r>
    </w:p>
    <w:p w14:paraId="5D859527" w14:textId="731BD69E" w:rsidR="008F133F" w:rsidRPr="00BD55AE" w:rsidRDefault="008F133F" w:rsidP="00834452">
      <w:pPr>
        <w:pStyle w:val="ListParagraph"/>
        <w:numPr>
          <w:ilvl w:val="1"/>
          <w:numId w:val="3"/>
        </w:numPr>
        <w:rPr>
          <w:strike/>
        </w:rPr>
      </w:pPr>
      <w:r w:rsidRPr="00BD55AE">
        <w:rPr>
          <w:strike/>
        </w:rPr>
        <w:t xml:space="preserve">We can trace causality from polymorphism to expression variation to phenotypic outcomes. </w:t>
      </w:r>
    </w:p>
    <w:p w14:paraId="0E05721F" w14:textId="29A498F3" w:rsidR="008F133F" w:rsidRPr="00E7774E" w:rsidRDefault="008F133F" w:rsidP="00834452">
      <w:pPr>
        <w:pStyle w:val="ListParagraph"/>
        <w:numPr>
          <w:ilvl w:val="1"/>
          <w:numId w:val="3"/>
        </w:numPr>
        <w:rPr>
          <w:strike/>
        </w:rPr>
      </w:pPr>
      <w:r w:rsidRPr="00E7774E">
        <w:rPr>
          <w:strike/>
        </w:rP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Pr="00BD55AE" w:rsidRDefault="00834452" w:rsidP="00834452">
      <w:pPr>
        <w:pStyle w:val="ListParagraph"/>
        <w:numPr>
          <w:ilvl w:val="1"/>
          <w:numId w:val="3"/>
        </w:numPr>
        <w:rPr>
          <w:strike/>
        </w:rPr>
      </w:pPr>
      <w:r w:rsidRPr="00BD55AE">
        <w:rPr>
          <w:strike/>
        </w:rPr>
        <w:t>Additional analyses: infer regulatory networks between pathogen and host</w:t>
      </w:r>
    </w:p>
    <w:p w14:paraId="0160C59F" w14:textId="7296EE20" w:rsidR="004E728D" w:rsidRPr="00BD55AE" w:rsidRDefault="00834452" w:rsidP="00834452">
      <w:pPr>
        <w:pStyle w:val="ListParagraph"/>
        <w:numPr>
          <w:ilvl w:val="1"/>
          <w:numId w:val="3"/>
        </w:numPr>
        <w:rPr>
          <w:strike/>
        </w:rPr>
      </w:pPr>
      <w:r w:rsidRPr="00BD55AE">
        <w:rPr>
          <w:strike/>
        </w:rPr>
        <w:t xml:space="preserve">For genes in </w:t>
      </w:r>
      <w:r w:rsidRPr="00BD55AE">
        <w:rPr>
          <w:i/>
          <w:strike/>
        </w:rPr>
        <w:t xml:space="preserve">A. thaliana </w:t>
      </w:r>
      <w:r w:rsidRPr="00BD55AE">
        <w:rPr>
          <w:strike/>
        </w:rPr>
        <w:t xml:space="preserve">regulated by </w:t>
      </w:r>
      <w:r w:rsidRPr="00BD55AE">
        <w:rPr>
          <w:i/>
          <w:strike/>
        </w:rPr>
        <w:t>B. cinerea</w:t>
      </w:r>
      <w:r w:rsidRPr="00BD55AE">
        <w:rPr>
          <w:strike/>
        </w:rPr>
        <w:t xml:space="preserve">; are the homologs in other species differentially expressed in infection? </w:t>
      </w:r>
      <w:r w:rsidR="00D556AF" w:rsidRPr="00BD55AE">
        <w:rPr>
          <w:strike/>
        </w:rPr>
        <w:t xml:space="preserve">Could look up a tomato / B. cinerea </w:t>
      </w:r>
      <w:proofErr w:type="spellStart"/>
      <w:r w:rsidR="00D556AF" w:rsidRPr="00BD55AE">
        <w:rPr>
          <w:strike/>
        </w:rPr>
        <w:t>RNAseq</w:t>
      </w:r>
      <w:proofErr w:type="spellEnd"/>
      <w:r w:rsidR="00D556AF" w:rsidRPr="00BD55AE">
        <w:rPr>
          <w:strike/>
        </w:rPr>
        <w:t xml:space="preserve"> study?</w:t>
      </w:r>
    </w:p>
    <w:p w14:paraId="233A42F4" w14:textId="614E258D" w:rsidR="00380EBF" w:rsidRPr="00BD55AE" w:rsidRDefault="00380EBF" w:rsidP="00834452">
      <w:pPr>
        <w:pStyle w:val="ListParagraph"/>
        <w:numPr>
          <w:ilvl w:val="1"/>
          <w:numId w:val="3"/>
        </w:numPr>
        <w:rPr>
          <w:strike/>
        </w:rPr>
      </w:pPr>
      <w:r w:rsidRPr="00BD55AE">
        <w:rPr>
          <w:rFonts w:ascii="Segoe UI" w:hAnsi="Segoe UI" w:cs="Segoe UI"/>
          <w:strike/>
          <w:color w:val="000000"/>
          <w:sz w:val="20"/>
          <w:szCs w:val="20"/>
        </w:rPr>
        <w:lastRenderedPageBreak/>
        <w:t xml:space="preserve">When a similar infection experiment was repeated in tomato, the differentially expressed host genes were enriched for homologs of the eQTL-identified Medicago genes </w:t>
      </w:r>
      <w:r w:rsidR="00BF2BC0" w:rsidRPr="00BD55AE">
        <w:rPr>
          <w:rFonts w:ascii="Segoe UI" w:hAnsi="Segoe UI" w:cs="Segoe UI"/>
          <w:strike/>
          <w:color w:val="000000"/>
          <w:sz w:val="20"/>
          <w:szCs w:val="20"/>
        </w:rPr>
        <w:fldChar w:fldCharType="begin"/>
      </w:r>
      <w:r w:rsidR="00BF2BC0" w:rsidRPr="00BD55AE">
        <w:rPr>
          <w:rFonts w:ascii="Segoe UI" w:hAnsi="Segoe UI" w:cs="Segoe UI"/>
          <w:strike/>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sidRPr="00BD55AE">
        <w:rPr>
          <w:rFonts w:ascii="Segoe UI" w:hAnsi="Segoe UI" w:cs="Segoe UI"/>
          <w:strike/>
          <w:color w:val="000000"/>
          <w:sz w:val="20"/>
          <w:szCs w:val="20"/>
        </w:rPr>
        <w:fldChar w:fldCharType="separate"/>
      </w:r>
      <w:r w:rsidR="00BF2BC0" w:rsidRPr="00BD55AE">
        <w:rPr>
          <w:rFonts w:ascii="Segoe UI" w:hAnsi="Segoe UI" w:cs="Segoe UI"/>
          <w:strike/>
          <w:noProof/>
          <w:color w:val="000000"/>
          <w:sz w:val="20"/>
          <w:szCs w:val="20"/>
        </w:rPr>
        <w:t>(Guo, Fudali et al. 2017)</w:t>
      </w:r>
      <w:r w:rsidR="00BF2BC0" w:rsidRPr="00BD55AE">
        <w:rPr>
          <w:rFonts w:ascii="Segoe UI" w:hAnsi="Segoe UI" w:cs="Segoe UI"/>
          <w:strike/>
          <w:color w:val="000000"/>
          <w:sz w:val="20"/>
          <w:szCs w:val="20"/>
        </w:rPr>
        <w:fldChar w:fldCharType="end"/>
      </w:r>
      <w:r w:rsidRPr="00BD55AE">
        <w:rPr>
          <w:rFonts w:ascii="Segoe UI" w:hAnsi="Segoe UI" w:cs="Segoe UI"/>
          <w:strike/>
          <w:color w:val="000000"/>
          <w:sz w:val="20"/>
          <w:szCs w:val="20"/>
        </w:rPr>
        <w:t xml:space="preserve">. </w:t>
      </w:r>
    </w:p>
    <w:p w14:paraId="64E4CCED" w14:textId="33E2C606" w:rsidR="004E728D" w:rsidRPr="007338C5" w:rsidRDefault="0043144C" w:rsidP="0043144C">
      <w:pPr>
        <w:pStyle w:val="ListParagraph"/>
        <w:numPr>
          <w:ilvl w:val="0"/>
          <w:numId w:val="3"/>
        </w:numPr>
        <w:rPr>
          <w:strike/>
        </w:rPr>
      </w:pPr>
      <w:bookmarkStart w:id="1" w:name="_Hlk536718657"/>
      <w:r w:rsidRPr="007338C5">
        <w:rPr>
          <w:strike/>
        </w:rPr>
        <w:t>Polygenicity in B. cinerea eQTL for A. thaliana transcripts: are most genes only linked to one SNP/ locus? Or multiple?</w:t>
      </w:r>
    </w:p>
    <w:bookmarkEnd w:id="1"/>
    <w:p w14:paraId="357A9AA3" w14:textId="5DB31BB3" w:rsidR="0043144C" w:rsidRPr="00482C64" w:rsidRDefault="0043144C" w:rsidP="00754C14">
      <w:pPr>
        <w:pStyle w:val="ListParagraph"/>
        <w:numPr>
          <w:ilvl w:val="1"/>
          <w:numId w:val="3"/>
        </w:numPr>
        <w:rPr>
          <w:strike/>
        </w:rPr>
      </w:pPr>
      <w:r w:rsidRPr="00482C64">
        <w:rPr>
          <w:strike/>
        </w:rPr>
        <w:t xml:space="preserve">For Medicago and nematode, host expression profiles were explained by only a single major-effect pathogen locus </w:t>
      </w:r>
      <w:r w:rsidR="00BF2BC0" w:rsidRPr="00482C64">
        <w:rPr>
          <w:strike/>
        </w:rPr>
        <w:fldChar w:fldCharType="begin"/>
      </w:r>
      <w:r w:rsidR="00BF2BC0" w:rsidRPr="00482C64">
        <w:rPr>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sidRPr="00482C64">
        <w:rPr>
          <w:strike/>
        </w:rPr>
        <w:fldChar w:fldCharType="separate"/>
      </w:r>
      <w:r w:rsidR="00BF2BC0" w:rsidRPr="00482C64">
        <w:rPr>
          <w:strike/>
          <w:noProof/>
        </w:rPr>
        <w:t>(Guo, Fudali et al. 2017)</w:t>
      </w:r>
      <w:r w:rsidR="00BF2BC0" w:rsidRPr="00482C64">
        <w:rPr>
          <w:strike/>
        </w:rPr>
        <w:fldChar w:fldCharType="end"/>
      </w:r>
    </w:p>
    <w:p w14:paraId="49F69428" w14:textId="77777777" w:rsidR="002A513B" w:rsidRPr="00CC3CCE" w:rsidRDefault="002A513B" w:rsidP="002A513B">
      <w:pPr>
        <w:pStyle w:val="ListParagraph"/>
        <w:numPr>
          <w:ilvl w:val="1"/>
          <w:numId w:val="3"/>
        </w:numPr>
        <w:rPr>
          <w:strike/>
        </w:rPr>
      </w:pPr>
      <w:r w:rsidRPr="00CC3CCE">
        <w:rPr>
          <w:strike/>
        </w:rPr>
        <w:t xml:space="preserve">In interspecific trans-eQTL, the affected plant genes are dispersed across the genome, but only a few of the parasite linkage groups contain these eQTL loci </w:t>
      </w:r>
      <w:r w:rsidRPr="00CC3CCE">
        <w:rPr>
          <w:strike/>
        </w:rPr>
        <w:fldChar w:fldCharType="begin"/>
      </w:r>
      <w:r w:rsidRPr="00CC3CCE">
        <w:rPr>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CC3CCE">
        <w:rPr>
          <w:strike/>
        </w:rPr>
        <w:fldChar w:fldCharType="separate"/>
      </w:r>
      <w:r w:rsidRPr="00CC3CCE">
        <w:rPr>
          <w:strike/>
          <w:noProof/>
        </w:rPr>
        <w:t>(Guo, Fudali et al. 2017)</w:t>
      </w:r>
      <w:r w:rsidRPr="00CC3CCE">
        <w:rPr>
          <w:strike/>
        </w:rPr>
        <w:fldChar w:fldCharType="end"/>
      </w:r>
      <w:r w:rsidRPr="00CC3CCE">
        <w:rPr>
          <w:strike/>
        </w:rPr>
        <w:t>.</w:t>
      </w:r>
    </w:p>
    <w:p w14:paraId="139EB1EA" w14:textId="77777777" w:rsidR="002A513B" w:rsidRPr="007338C5" w:rsidRDefault="002A513B" w:rsidP="002A513B">
      <w:pPr>
        <w:pStyle w:val="ListParagraph"/>
        <w:numPr>
          <w:ilvl w:val="1"/>
          <w:numId w:val="3"/>
        </w:numPr>
        <w:rPr>
          <w:strike/>
        </w:rPr>
      </w:pPr>
      <w:r w:rsidRPr="007338C5">
        <w:rPr>
          <w:strike/>
        </w:rPr>
        <w:t xml:space="preserve">Variation in plant gene expression was most often explained by a single major-effect parasite eQTL </w:t>
      </w:r>
      <w:r w:rsidRPr="007338C5">
        <w:rPr>
          <w:strike/>
        </w:rPr>
        <w:fldChar w:fldCharType="begin"/>
      </w:r>
      <w:r w:rsidRPr="007338C5">
        <w:rPr>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7338C5">
        <w:rPr>
          <w:strike/>
        </w:rPr>
        <w:fldChar w:fldCharType="separate"/>
      </w:r>
      <w:r w:rsidRPr="007338C5">
        <w:rPr>
          <w:strike/>
          <w:noProof/>
        </w:rPr>
        <w:t>(Guo, Fudali et al. 2017)</w:t>
      </w:r>
      <w:r w:rsidRPr="007338C5">
        <w:rPr>
          <w:strike/>
        </w:rPr>
        <w:fldChar w:fldCharType="end"/>
      </w:r>
      <w:r w:rsidRPr="007338C5">
        <w:rPr>
          <w:strike/>
        </w:rPr>
        <w:t xml:space="preserve">. </w:t>
      </w:r>
    </w:p>
    <w:p w14:paraId="5D459ED6" w14:textId="736E61DA" w:rsidR="0043144C" w:rsidRPr="00C14D31" w:rsidRDefault="002A513B" w:rsidP="002A513B">
      <w:pPr>
        <w:pStyle w:val="ListParagraph"/>
        <w:numPr>
          <w:ilvl w:val="0"/>
          <w:numId w:val="3"/>
        </w:numPr>
        <w:rPr>
          <w:strike/>
        </w:rPr>
      </w:pPr>
      <w:r w:rsidRPr="00C14D31">
        <w:rPr>
          <w:strike/>
        </w:rPr>
        <w:t>Cross-species trans-eQTL hotspots</w:t>
      </w:r>
    </w:p>
    <w:p w14:paraId="4C9611E8" w14:textId="281DCD2D" w:rsidR="002A513B" w:rsidRPr="00C14D31" w:rsidRDefault="002A513B" w:rsidP="00380EBF">
      <w:pPr>
        <w:pStyle w:val="ListParagraph"/>
        <w:numPr>
          <w:ilvl w:val="1"/>
          <w:numId w:val="3"/>
        </w:numPr>
        <w:rPr>
          <w:strike/>
        </w:rPr>
      </w:pPr>
      <w:r w:rsidRPr="00C14D31">
        <w:rPr>
          <w:strike/>
        </w:rPr>
        <w:t>From Guo, can use the term Host Expression Modulator (HEM) for these loci</w:t>
      </w:r>
    </w:p>
    <w:p w14:paraId="2DFD1E7D" w14:textId="1A55026E" w:rsidR="00380EBF" w:rsidRPr="0049208B" w:rsidRDefault="00380EBF" w:rsidP="00380EBF">
      <w:pPr>
        <w:pStyle w:val="ListParagraph"/>
        <w:numPr>
          <w:ilvl w:val="0"/>
          <w:numId w:val="3"/>
        </w:numPr>
        <w:rPr>
          <w:strike/>
        </w:rPr>
      </w:pPr>
      <w:r w:rsidRPr="0049208B">
        <w:rPr>
          <w:strike/>
        </w:rPr>
        <w:t xml:space="preserve">Could add gene ontology/ host atlas gene expression for A. thaliana genes under </w:t>
      </w:r>
      <w:proofErr w:type="spellStart"/>
      <w:r w:rsidRPr="0049208B">
        <w:rPr>
          <w:strike/>
        </w:rPr>
        <w:t>Bc</w:t>
      </w:r>
      <w:proofErr w:type="spellEnd"/>
      <w:r w:rsidRPr="0049208B">
        <w:rPr>
          <w:strike/>
        </w:rPr>
        <w:t xml:space="preserve"> eQTL hotspots</w:t>
      </w:r>
    </w:p>
    <w:p w14:paraId="12F64F40" w14:textId="63095B4C" w:rsidR="00380EBF" w:rsidRPr="003B1C0D" w:rsidRDefault="00380EBF" w:rsidP="00380EBF">
      <w:pPr>
        <w:rPr>
          <w:strike/>
        </w:rPr>
      </w:pPr>
      <w:r w:rsidRPr="003B1C0D">
        <w:rPr>
          <w:strike/>
        </w:rP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Pr="0049208B" w:rsidRDefault="00380EBF" w:rsidP="00380EBF">
      <w:pPr>
        <w:pStyle w:val="ListParagraph"/>
        <w:numPr>
          <w:ilvl w:val="1"/>
          <w:numId w:val="3"/>
        </w:numPr>
        <w:rPr>
          <w:strike/>
        </w:rPr>
      </w:pPr>
      <w:r w:rsidRPr="0049208B">
        <w:rPr>
          <w:strike/>
        </w:rPr>
        <w:t xml:space="preserve"> (trans-species) </w:t>
      </w:r>
      <w:proofErr w:type="spellStart"/>
      <w:r w:rsidRPr="0049208B">
        <w:rPr>
          <w:strike/>
        </w:rPr>
        <w:t>ts</w:t>
      </w:r>
      <w:proofErr w:type="spellEnd"/>
      <w:r w:rsidRPr="0049208B">
        <w:rPr>
          <w:strike/>
        </w:rPr>
        <w:t xml:space="preserve">-eQTL analysis </w:t>
      </w:r>
      <w:r w:rsidR="00BF2BC0" w:rsidRPr="0049208B">
        <w:rPr>
          <w:strike/>
        </w:rPr>
        <w:fldChar w:fldCharType="begin"/>
      </w:r>
      <w:r w:rsidR="00BF2BC0" w:rsidRPr="0049208B">
        <w:rPr>
          <w:strike/>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rsidRPr="0049208B">
        <w:rPr>
          <w:strike/>
        </w:rPr>
        <w:fldChar w:fldCharType="separate"/>
      </w:r>
      <w:r w:rsidR="00BF2BC0" w:rsidRPr="0049208B">
        <w:rPr>
          <w:strike/>
          <w:noProof/>
        </w:rPr>
        <w:t>(Wu, Cai et al. 2015)</w:t>
      </w:r>
      <w:r w:rsidR="00BF2BC0" w:rsidRPr="0049208B">
        <w:rPr>
          <w:strike/>
        </w:rPr>
        <w:fldChar w:fldCharType="end"/>
      </w:r>
    </w:p>
    <w:p w14:paraId="794A723F" w14:textId="0B1C5D9F" w:rsidR="00282848" w:rsidRPr="007338C5" w:rsidRDefault="00282848" w:rsidP="00380EBF">
      <w:pPr>
        <w:pStyle w:val="ListParagraph"/>
        <w:numPr>
          <w:ilvl w:val="1"/>
          <w:numId w:val="3"/>
        </w:numPr>
        <w:rPr>
          <w:strike/>
        </w:rPr>
      </w:pPr>
      <w:r w:rsidRPr="007338C5">
        <w:rPr>
          <w:strike/>
        </w:rP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Pr="007338C5" w:rsidRDefault="00C13591" w:rsidP="00282848">
      <w:pPr>
        <w:pStyle w:val="ListParagraph"/>
        <w:numPr>
          <w:ilvl w:val="1"/>
          <w:numId w:val="3"/>
        </w:numPr>
        <w:rPr>
          <w:strike/>
        </w:rPr>
      </w:pPr>
      <w:r w:rsidRPr="007338C5">
        <w:rPr>
          <w:strike/>
        </w:rP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Pr="00715EA4" w:rsidRDefault="00007980" w:rsidP="00007980">
      <w:pPr>
        <w:pStyle w:val="ListParagraph"/>
        <w:numPr>
          <w:ilvl w:val="0"/>
          <w:numId w:val="3"/>
        </w:numPr>
        <w:rPr>
          <w:strike/>
        </w:rPr>
      </w:pPr>
      <w:r w:rsidRPr="00715EA4">
        <w:rPr>
          <w:strike/>
        </w:rPr>
        <w:t xml:space="preserve">Genes from the same host network often shared eQTL in the pathogen </w:t>
      </w:r>
      <w:r w:rsidRPr="00715EA4">
        <w:rPr>
          <w:strike/>
        </w:rPr>
        <w:fldChar w:fldCharType="begin"/>
      </w:r>
      <w:r w:rsidRPr="00715EA4">
        <w:rPr>
          <w:strike/>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715EA4">
        <w:rPr>
          <w:strike/>
        </w:rPr>
        <w:fldChar w:fldCharType="separate"/>
      </w:r>
      <w:r w:rsidRPr="00715EA4">
        <w:rPr>
          <w:strike/>
          <w:noProof/>
        </w:rPr>
        <w:t>(Wu, Cai et al. 2015)</w:t>
      </w:r>
      <w:r w:rsidRPr="00715EA4">
        <w:rPr>
          <w:strike/>
        </w:rPr>
        <w:fldChar w:fldCharType="end"/>
      </w:r>
    </w:p>
    <w:p w14:paraId="2C708926" w14:textId="4126B78C" w:rsidR="0039698C" w:rsidRPr="000A1690" w:rsidRDefault="0039698C" w:rsidP="00007980">
      <w:pPr>
        <w:pStyle w:val="ListParagraph"/>
        <w:numPr>
          <w:ilvl w:val="0"/>
          <w:numId w:val="3"/>
        </w:numPr>
        <w:rPr>
          <w:strike/>
        </w:rPr>
      </w:pPr>
      <w:r w:rsidRPr="000A1690">
        <w:rPr>
          <w:strike/>
        </w:rPr>
        <w:t>Interpretation of mRNA change: could be expression level or could be change in cell populations!</w:t>
      </w:r>
    </w:p>
    <w:p w14:paraId="055C44EA" w14:textId="5AC8EE0C" w:rsidR="00EB077F" w:rsidRPr="000A1690" w:rsidRDefault="00EB077F" w:rsidP="00007980">
      <w:pPr>
        <w:pStyle w:val="ListParagraph"/>
        <w:numPr>
          <w:ilvl w:val="0"/>
          <w:numId w:val="3"/>
        </w:numPr>
        <w:rPr>
          <w:strike/>
        </w:rPr>
      </w:pPr>
      <w:r w:rsidRPr="000A1690">
        <w:rPr>
          <w:strike/>
        </w:rPr>
        <w:t>Novel receptors and adaptors in pattern recognition and signal transduction</w:t>
      </w:r>
    </w:p>
    <w:p w14:paraId="69612497" w14:textId="23121A84" w:rsidR="00A9298F" w:rsidRPr="003B1C0D" w:rsidRDefault="00A9298F" w:rsidP="00A9298F">
      <w:pPr>
        <w:rPr>
          <w:strike/>
        </w:rPr>
      </w:pPr>
      <w:r w:rsidRPr="003B1C0D">
        <w:rPr>
          <w:strike/>
        </w:rPr>
        <w:t xml:space="preserve">From </w:t>
      </w:r>
      <w:r w:rsidR="005048AC" w:rsidRPr="003B1C0D">
        <w:rPr>
          <w:strike/>
        </w:rPr>
        <w:t>Zhang 2017</w:t>
      </w:r>
    </w:p>
    <w:p w14:paraId="5392086B" w14:textId="4DCD6E23" w:rsidR="00773CDB" w:rsidRPr="003B1C0D" w:rsidRDefault="00773CDB" w:rsidP="005048AC">
      <w:pPr>
        <w:pStyle w:val="ListParagraph"/>
        <w:numPr>
          <w:ilvl w:val="0"/>
          <w:numId w:val="3"/>
        </w:numPr>
        <w:rPr>
          <w:strike/>
        </w:rPr>
      </w:pPr>
      <w:r w:rsidRPr="003B1C0D">
        <w:rPr>
          <w:strike/>
        </w:rPr>
        <w:t>Expression is more sensitive to isolate x host interactions than lesion size</w:t>
      </w:r>
    </w:p>
    <w:p w14:paraId="5D0719A4" w14:textId="784C3CC4" w:rsidR="00773CDB" w:rsidRPr="003B1C0D" w:rsidRDefault="00773CDB" w:rsidP="005048AC">
      <w:pPr>
        <w:pStyle w:val="ListParagraph"/>
        <w:numPr>
          <w:ilvl w:val="0"/>
          <w:numId w:val="3"/>
        </w:numPr>
        <w:rPr>
          <w:strike/>
        </w:rPr>
      </w:pPr>
      <w:r w:rsidRPr="003B1C0D">
        <w:rPr>
          <w:strike/>
        </w:rPr>
        <w:t xml:space="preserve">SA and JA canalize lesion development by choosing between alternate molecular pathways for isolate defense. We have some insight into the B. cinerea modulation of these genetic pathways here… </w:t>
      </w:r>
    </w:p>
    <w:p w14:paraId="1FC4318D" w14:textId="3F561392" w:rsidR="00463C49" w:rsidRPr="003B1C0D" w:rsidRDefault="00463C49" w:rsidP="00463C49">
      <w:pPr>
        <w:pStyle w:val="ListParagraph"/>
        <w:numPr>
          <w:ilvl w:val="1"/>
          <w:numId w:val="3"/>
        </w:numPr>
        <w:rPr>
          <w:strike/>
        </w:rPr>
      </w:pPr>
      <w:r w:rsidRPr="003B1C0D">
        <w:rPr>
          <w:strike/>
        </w:rPr>
        <w:t>Both pathways provide some defense against B. cinerea {Zhang 2017}</w:t>
      </w:r>
    </w:p>
    <w:p w14:paraId="62EC19E8" w14:textId="4F89E613" w:rsidR="00463C49" w:rsidRPr="003B1C0D" w:rsidRDefault="00463C49" w:rsidP="005048AC">
      <w:pPr>
        <w:pStyle w:val="ListParagraph"/>
        <w:numPr>
          <w:ilvl w:val="0"/>
          <w:numId w:val="3"/>
        </w:numPr>
        <w:rPr>
          <w:strike/>
        </w:rPr>
      </w:pPr>
      <w:r w:rsidRPr="003B1C0D">
        <w:rPr>
          <w:strike/>
        </w:rP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Pr="003B1C0D" w:rsidRDefault="005048AC" w:rsidP="005048AC">
      <w:pPr>
        <w:pStyle w:val="ListParagraph"/>
        <w:numPr>
          <w:ilvl w:val="1"/>
          <w:numId w:val="3"/>
        </w:numPr>
        <w:rPr>
          <w:strike/>
        </w:rPr>
      </w:pPr>
      <w:r w:rsidRPr="003B1C0D">
        <w:rPr>
          <w:strike/>
        </w:rPr>
        <w:t xml:space="preserve">Expand this work to examine the B. cinerea control of plant and pathogen gene expression with the host immune knockouts. Explore that interaction term in the genetic control of host and pathogen gene expression: </w:t>
      </w:r>
      <w:r w:rsidR="00A30986" w:rsidRPr="003B1C0D">
        <w:rPr>
          <w:strike/>
        </w:rPr>
        <w:t xml:space="preserve">how </w:t>
      </w:r>
      <w:r w:rsidR="000C0630" w:rsidRPr="003B1C0D">
        <w:rPr>
          <w:strike/>
        </w:rPr>
        <w:t xml:space="preserve">do the B. cinerea eQTL change in response to host immune pathways? </w:t>
      </w:r>
      <w:r w:rsidR="000F3990" w:rsidRPr="003B1C0D">
        <w:rPr>
          <w:strike/>
        </w:rPr>
        <w:t xml:space="preserve">Can we parse out what in the B. cinerea </w:t>
      </w:r>
      <w:r w:rsidR="000F3990" w:rsidRPr="003B1C0D">
        <w:rPr>
          <w:strike/>
        </w:rPr>
        <w:lastRenderedPageBreak/>
        <w:t>genetics is active/ insensitive to host immune pathway, and what is more conditional or responsive?</w:t>
      </w:r>
    </w:p>
    <w:p w14:paraId="1BA050D4" w14:textId="0F9DDCA8" w:rsidR="003902DA" w:rsidRPr="003B1C0D" w:rsidRDefault="003902DA" w:rsidP="003902DA">
      <w:pPr>
        <w:pStyle w:val="ListParagraph"/>
        <w:numPr>
          <w:ilvl w:val="2"/>
          <w:numId w:val="3"/>
        </w:numPr>
        <w:rPr>
          <w:strike/>
        </w:rPr>
      </w:pPr>
      <w:r w:rsidRPr="003B1C0D">
        <w:rPr>
          <w:strike/>
        </w:rPr>
        <w:t xml:space="preserve">Flip side to this: </w:t>
      </w:r>
      <w:r w:rsidR="007D7B35" w:rsidRPr="003B1C0D">
        <w:rPr>
          <w:strike/>
        </w:rPr>
        <w:t>how do plant defense pathways XX against the diverse B. cinerea genotypes— genotype specific hotspots (present in knockouts but NOT wildtype) are potential targets of plant defenses in the B. cinerea genome</w:t>
      </w:r>
    </w:p>
    <w:p w14:paraId="3626D739" w14:textId="0181D173" w:rsidR="00B22A80" w:rsidRPr="006E1E03" w:rsidRDefault="00E744FC" w:rsidP="00E744FC">
      <w:pPr>
        <w:pStyle w:val="ListParagraph"/>
        <w:numPr>
          <w:ilvl w:val="0"/>
          <w:numId w:val="3"/>
        </w:numPr>
        <w:rPr>
          <w:strike/>
        </w:rPr>
      </w:pPr>
      <w:r w:rsidRPr="006E1E03">
        <w:rPr>
          <w:strike/>
        </w:rPr>
        <w:t>Network overlaps</w:t>
      </w:r>
    </w:p>
    <w:p w14:paraId="7761E457" w14:textId="1BB8074A" w:rsidR="00E744FC" w:rsidRPr="006E1E03" w:rsidRDefault="00E744FC" w:rsidP="00E744FC">
      <w:pPr>
        <w:pStyle w:val="ListParagraph"/>
        <w:numPr>
          <w:ilvl w:val="1"/>
          <w:numId w:val="3"/>
        </w:numPr>
        <w:rPr>
          <w:strike/>
        </w:rPr>
      </w:pPr>
      <w:r w:rsidRPr="006E1E03">
        <w:rPr>
          <w:strike/>
        </w:rPr>
        <w:t>Network IV: nuclear photosynthesis genes, PS reaction centers in the chloroplast: change to photosynthetic function during infection.</w:t>
      </w:r>
    </w:p>
    <w:p w14:paraId="7DFC640B" w14:textId="501EF13F" w:rsidR="00E744FC" w:rsidRPr="006E1E03" w:rsidRDefault="00E744FC" w:rsidP="00E744FC">
      <w:pPr>
        <w:pStyle w:val="ListParagraph"/>
        <w:numPr>
          <w:ilvl w:val="1"/>
          <w:numId w:val="3"/>
        </w:numPr>
        <w:rPr>
          <w:strike/>
        </w:rPr>
      </w:pPr>
      <w:r w:rsidRPr="006E1E03">
        <w:rPr>
          <w:strike/>
        </w:rPr>
        <w:t xml:space="preserve">Network I: the transcriptome response of this network </w:t>
      </w:r>
      <w:r w:rsidR="00773CDB" w:rsidRPr="006E1E03">
        <w:rPr>
          <w:strike/>
        </w:rPr>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92618"/>
    <w:rsid w:val="000A1690"/>
    <w:rsid w:val="000C0630"/>
    <w:rsid w:val="000F3990"/>
    <w:rsid w:val="001153EB"/>
    <w:rsid w:val="00173090"/>
    <w:rsid w:val="001854A5"/>
    <w:rsid w:val="001B4786"/>
    <w:rsid w:val="00282848"/>
    <w:rsid w:val="002A513B"/>
    <w:rsid w:val="00335749"/>
    <w:rsid w:val="00374F18"/>
    <w:rsid w:val="003760C4"/>
    <w:rsid w:val="00380EBF"/>
    <w:rsid w:val="003902DA"/>
    <w:rsid w:val="0039698C"/>
    <w:rsid w:val="003B1C0D"/>
    <w:rsid w:val="0043144C"/>
    <w:rsid w:val="00462C1E"/>
    <w:rsid w:val="00463C49"/>
    <w:rsid w:val="00482C64"/>
    <w:rsid w:val="0049208B"/>
    <w:rsid w:val="004E728D"/>
    <w:rsid w:val="004F206C"/>
    <w:rsid w:val="004F68C9"/>
    <w:rsid w:val="005048AC"/>
    <w:rsid w:val="00544BFC"/>
    <w:rsid w:val="00642BD4"/>
    <w:rsid w:val="0068260D"/>
    <w:rsid w:val="006C634B"/>
    <w:rsid w:val="006E1E03"/>
    <w:rsid w:val="00715EA4"/>
    <w:rsid w:val="007338C5"/>
    <w:rsid w:val="00773CDB"/>
    <w:rsid w:val="007D7B35"/>
    <w:rsid w:val="00834452"/>
    <w:rsid w:val="008641FD"/>
    <w:rsid w:val="00893914"/>
    <w:rsid w:val="008F133F"/>
    <w:rsid w:val="009042F8"/>
    <w:rsid w:val="00954BCC"/>
    <w:rsid w:val="00957B33"/>
    <w:rsid w:val="00991FEB"/>
    <w:rsid w:val="009B2425"/>
    <w:rsid w:val="00A21EBB"/>
    <w:rsid w:val="00A30986"/>
    <w:rsid w:val="00A3386B"/>
    <w:rsid w:val="00A63B41"/>
    <w:rsid w:val="00A9298F"/>
    <w:rsid w:val="00A949AC"/>
    <w:rsid w:val="00B22A80"/>
    <w:rsid w:val="00B728F9"/>
    <w:rsid w:val="00BC5A03"/>
    <w:rsid w:val="00BD55AE"/>
    <w:rsid w:val="00BF2BC0"/>
    <w:rsid w:val="00C13591"/>
    <w:rsid w:val="00C14D31"/>
    <w:rsid w:val="00CA6AD1"/>
    <w:rsid w:val="00CC3CCE"/>
    <w:rsid w:val="00CD5257"/>
    <w:rsid w:val="00D159DB"/>
    <w:rsid w:val="00D556AF"/>
    <w:rsid w:val="00D95A44"/>
    <w:rsid w:val="00DB55E0"/>
    <w:rsid w:val="00E017AF"/>
    <w:rsid w:val="00E56BB3"/>
    <w:rsid w:val="00E744FC"/>
    <w:rsid w:val="00E7774E"/>
    <w:rsid w:val="00EB077F"/>
    <w:rsid w:val="00F10F3E"/>
    <w:rsid w:val="00F3535A"/>
    <w:rsid w:val="00F73807"/>
    <w:rsid w:val="00F810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 w:type="character" w:styleId="CommentReference">
    <w:name w:val="annotation reference"/>
    <w:basedOn w:val="DefaultParagraphFont"/>
    <w:uiPriority w:val="99"/>
    <w:semiHidden/>
    <w:unhideWhenUsed/>
    <w:rsid w:val="00A21EBB"/>
    <w:rPr>
      <w:sz w:val="16"/>
      <w:szCs w:val="16"/>
    </w:rPr>
  </w:style>
  <w:style w:type="paragraph" w:styleId="CommentText">
    <w:name w:val="annotation text"/>
    <w:basedOn w:val="Normal"/>
    <w:link w:val="CommentTextChar"/>
    <w:uiPriority w:val="99"/>
    <w:semiHidden/>
    <w:unhideWhenUsed/>
    <w:rsid w:val="00A21EBB"/>
    <w:pPr>
      <w:spacing w:line="240" w:lineRule="auto"/>
    </w:pPr>
    <w:rPr>
      <w:sz w:val="20"/>
      <w:szCs w:val="20"/>
    </w:rPr>
  </w:style>
  <w:style w:type="character" w:customStyle="1" w:styleId="CommentTextChar">
    <w:name w:val="Comment Text Char"/>
    <w:basedOn w:val="DefaultParagraphFont"/>
    <w:link w:val="CommentText"/>
    <w:uiPriority w:val="99"/>
    <w:semiHidden/>
    <w:rsid w:val="00A21EBB"/>
    <w:rPr>
      <w:sz w:val="20"/>
      <w:szCs w:val="20"/>
    </w:rPr>
  </w:style>
  <w:style w:type="paragraph" w:styleId="CommentSubject">
    <w:name w:val="annotation subject"/>
    <w:basedOn w:val="CommentText"/>
    <w:next w:val="CommentText"/>
    <w:link w:val="CommentSubjectChar"/>
    <w:uiPriority w:val="99"/>
    <w:semiHidden/>
    <w:unhideWhenUsed/>
    <w:rsid w:val="00A21EBB"/>
    <w:rPr>
      <w:b/>
      <w:bCs/>
    </w:rPr>
  </w:style>
  <w:style w:type="character" w:customStyle="1" w:styleId="CommentSubjectChar">
    <w:name w:val="Comment Subject Char"/>
    <w:basedOn w:val="CommentTextChar"/>
    <w:link w:val="CommentSubject"/>
    <w:uiPriority w:val="99"/>
    <w:semiHidden/>
    <w:rsid w:val="00A21EBB"/>
    <w:rPr>
      <w:b/>
      <w:bCs/>
      <w:sz w:val="20"/>
      <w:szCs w:val="20"/>
    </w:rPr>
  </w:style>
  <w:style w:type="paragraph" w:styleId="BalloonText">
    <w:name w:val="Balloon Text"/>
    <w:basedOn w:val="Normal"/>
    <w:link w:val="BalloonTextChar"/>
    <w:uiPriority w:val="99"/>
    <w:semiHidden/>
    <w:unhideWhenUsed/>
    <w:rsid w:val="00A21E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E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D0D9B9-59B5-4B44-833C-BC60626B4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3</Pages>
  <Words>1731</Words>
  <Characters>9867</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7</cp:revision>
  <dcterms:created xsi:type="dcterms:W3CDTF">2019-02-12T23:29:00Z</dcterms:created>
  <dcterms:modified xsi:type="dcterms:W3CDTF">2019-02-19T00:01:00Z</dcterms:modified>
</cp:coreProperties>
</file>